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100A2B67"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A22129" w:rsidRPr="00070EA1">
        <w:t xml:space="preserve">W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e shall perform extensive feature selection, processing and work with multiple hybrid models to </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3215000C"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if we can flag the customers that are likely to churn, we can run targeted campaigns 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62797BD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7294F43B"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e shall identify the attributes that can indicate </w:t>
      </w:r>
      <w:r w:rsidR="00B9681C" w:rsidRPr="00070EA1">
        <w:t xml:space="preserve">if a customer is likely to </w:t>
      </w:r>
      <w:r w:rsidRPr="00070EA1">
        <w:t>churn in our methodology 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451020CF"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w:t>
      </w:r>
      <w:r w:rsidR="004A2AD6" w:rsidRPr="00070EA1">
        <w:t xml:space="preserve">e should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29B6B4EC"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we can monitor the </w:t>
      </w:r>
      <w:r w:rsidR="008C226C" w:rsidRPr="00070EA1">
        <w:t>model</w:t>
      </w:r>
      <w:r w:rsidR="00C235BC" w:rsidRPr="00070EA1">
        <w:t>'</w:t>
      </w:r>
      <w:r w:rsidR="008C226C" w:rsidRPr="00070EA1">
        <w:t>s evaluation metrics</w:t>
      </w:r>
      <w:r w:rsidR="00947329" w:rsidRPr="00070EA1">
        <w:t xml:space="preserve">, and </w:t>
      </w:r>
      <w:r w:rsidR="007C3781" w:rsidRPr="00070EA1">
        <w:t xml:space="preserve">high-risk </w:t>
      </w:r>
      <w:r w:rsidR="00947329" w:rsidRPr="00070EA1">
        <w:t>customers can be appropriately targeted.</w:t>
      </w:r>
    </w:p>
    <w:p w14:paraId="3CA4557A" w14:textId="12EEAAAA"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 xml:space="preserve">We will be able to </w:t>
      </w:r>
      <w:r w:rsidR="0031456D" w:rsidRPr="00070EA1">
        <w:t>predict customers that will churn accurately</w:t>
      </w:r>
      <w:r w:rsidR="007747FC" w:rsidRPr="00070EA1">
        <w:t>. 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lastRenderedPageBreak/>
        <w:t>To compare the classification or predictive models to identify the most accurate model to 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77777777" w:rsidR="00264CB4" w:rsidRPr="00070EA1" w:rsidRDefault="00264CB4" w:rsidP="00517E79">
      <w:pPr>
        <w:pStyle w:val="BodyText"/>
        <w:numPr>
          <w:ilvl w:val="0"/>
          <w:numId w:val="33"/>
        </w:numPr>
      </w:pPr>
      <w:r w:rsidRPr="00070EA1">
        <w:t>Can we suggest balancing techniques for increasing the accuracy of the model?</w:t>
      </w:r>
    </w:p>
    <w:p w14:paraId="08B3AF73" w14:textId="77777777" w:rsidR="00264CB4" w:rsidRPr="00070EA1" w:rsidRDefault="00264CB4" w:rsidP="00517E79">
      <w:pPr>
        <w:pStyle w:val="BodyText"/>
        <w:numPr>
          <w:ilvl w:val="0"/>
          <w:numId w:val="33"/>
        </w:numPr>
      </w:pPr>
      <w:r w:rsidRPr="00070EA1">
        <w:t xml:space="preserve">Can we trust the results obtained from interpretable models?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00248B17" w:rsidR="00AB5DBF" w:rsidRPr="00070EA1" w:rsidRDefault="00AB5DBF" w:rsidP="00517E79">
      <w:pPr>
        <w:pStyle w:val="BodyText"/>
        <w:numPr>
          <w:ilvl w:val="0"/>
          <w:numId w:val="34"/>
        </w:numPr>
      </w:pPr>
      <w:r w:rsidRPr="00070EA1">
        <w:t xml:space="preserve">We will focus on </w:t>
      </w:r>
      <w:r w:rsidR="00890257" w:rsidRPr="00070EA1">
        <w:t>interpretable models</w:t>
      </w:r>
      <w:r w:rsidRPr="00070EA1">
        <w:t>. If time permits, we will attempt to use other models to perform customer attrition analysis</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2805315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90699E" w:rsidRPr="00070EA1">
        <w:t xml:space="preserve">We have given as much to conventional methods that have solved the problem to churn and given weightage to the novel methods that deal with </w:t>
      </w:r>
      <w:r w:rsidR="00D71AD0" w:rsidRPr="00070EA1">
        <w:t>churn</w:t>
      </w:r>
      <w:r w:rsidR="0090699E" w:rsidRPr="00070EA1">
        <w:t xml:space="preserve">. </w:t>
      </w:r>
    </w:p>
    <w:p w14:paraId="07ACB6EC" w14:textId="32F501E5"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w:t>
      </w:r>
      <w:r w:rsidR="00FD044D" w:rsidRPr="00070EA1">
        <w:t>;</w:t>
      </w:r>
      <w:r w:rsidRPr="00070EA1">
        <w:t xml:space="preserve"> we will also focus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1F5D4A36"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In our survey, we</w:t>
      </w:r>
      <w:r w:rsidR="00243002">
        <w:t xml:space="preserve"> </w:t>
      </w:r>
      <w:r w:rsidR="00A11E14" w:rsidRPr="00070EA1">
        <w:t xml:space="preserve">would like to identify the different types of churners that exist. </w:t>
      </w:r>
      <w:r w:rsidR="00495315" w:rsidRPr="00070EA1">
        <w:t>The visuali</w:t>
      </w:r>
      <w:r w:rsidR="00FD044D" w:rsidRPr="00070EA1">
        <w:t>s</w:t>
      </w:r>
      <w:r w:rsidR="00495315" w:rsidRPr="00070EA1">
        <w:t>ation below showcases a tree-based visuali</w:t>
      </w:r>
      <w:r w:rsidR="00FD044D" w:rsidRPr="00070EA1">
        <w:t>s</w:t>
      </w:r>
      <w:r w:rsidR="00495315" w:rsidRPr="00070EA1">
        <w:t>ation to showcase the same. In this literature review, we shall focus 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3A0902AC"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we can identify that the set of customers </w:t>
      </w:r>
      <w:r w:rsidR="00B47559">
        <w:t>who undergo voluntary attrition is the ones we would like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e can selectively profile and target the customers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1CD321EB" w:rsidR="001155C7" w:rsidRPr="00070EA1" w:rsidRDefault="00C6203E" w:rsidP="00517E79">
      <w:pPr>
        <w:pStyle w:val="BodyText"/>
      </w:pPr>
      <w:r w:rsidRPr="00070EA1">
        <w:t xml:space="preserve">As we dive into the literature review, having a proper structure for our analysis is </w:t>
      </w:r>
      <w:r w:rsidR="00145D3A" w:rsidRPr="00070EA1">
        <w:t>critical</w:t>
      </w:r>
      <w:r w:rsidRPr="00070EA1">
        <w:t xml:space="preserve"> when dealing with </w:t>
      </w:r>
      <w:r w:rsidR="00FD044D" w:rsidRPr="00070EA1">
        <w:t xml:space="preserve">the </w:t>
      </w:r>
      <w:r w:rsidR="00C235BC" w:rsidRPr="00070EA1">
        <w:t>telecom industry's churn</w:t>
      </w:r>
      <w:r w:rsidRPr="00070EA1">
        <w:t>. In section 2.2, we will focus on the telecom industry and the data-driven analytics driving the industry. This will give us an idea o</w:t>
      </w:r>
      <w:r w:rsidR="00FD044D" w:rsidRPr="00070EA1">
        <w:t>f</w:t>
      </w:r>
      <w:r w:rsidRPr="00070EA1">
        <w:t xml:space="preserve"> how critical it is to flag customers and how designing custom campaigns for this segment of customers can increase </w:t>
      </w:r>
      <w:r w:rsidR="00C235BC" w:rsidRPr="00070EA1">
        <w:t>certain companies' bottom line and profitability</w:t>
      </w:r>
      <w:r w:rsidRPr="00070EA1">
        <w:t xml:space="preserve">. </w:t>
      </w:r>
      <w:r w:rsidR="00C235BC" w:rsidRPr="00070EA1">
        <w:t>Section 2.3</w:t>
      </w:r>
      <w:r w:rsidRPr="00070EA1">
        <w:t xml:space="preserve"> will deep-dive into cu</w:t>
      </w:r>
      <w:r w:rsidR="00FD044D" w:rsidRPr="00070EA1">
        <w:t>s</w:t>
      </w:r>
      <w:r w:rsidRPr="00070EA1">
        <w:t xml:space="preserve">tomer attrition in the telecom industry and how this is a </w:t>
      </w:r>
      <w:r w:rsidR="00B00B8B" w:rsidRPr="00070EA1">
        <w:t>significant</w:t>
      </w:r>
      <w:r w:rsidRPr="00070EA1">
        <w:t xml:space="preserve"> driver for the drain in finances and </w:t>
      </w:r>
      <w:r w:rsidR="00114A8A" w:rsidRPr="00070EA1">
        <w:t>telecom operators</w:t>
      </w:r>
      <w:r w:rsidR="00C235BC" w:rsidRPr="00070EA1">
        <w:t>'</w:t>
      </w:r>
      <w:r w:rsidR="00114A8A" w:rsidRPr="00070EA1">
        <w:t xml:space="preserve"> stability</w:t>
      </w:r>
      <w:r w:rsidRPr="00070EA1">
        <w:t xml:space="preserve"> globally. In the next s</w:t>
      </w:r>
      <w:r w:rsidR="00FD044D" w:rsidRPr="00070EA1">
        <w:t>e</w:t>
      </w:r>
      <w:r w:rsidRPr="00070EA1">
        <w:t xml:space="preserve">ction, we will understand </w:t>
      </w:r>
      <w:r w:rsidR="00114A8A" w:rsidRPr="00070EA1">
        <w:t>the way companies are leveraging predictive modelling in customer churn attrition and the models and methodologies used</w:t>
      </w:r>
      <w:r w:rsidRPr="00070EA1">
        <w:t xml:space="preserve"> to keep profitability up. </w:t>
      </w:r>
    </w:p>
    <w:p w14:paraId="27832D91" w14:textId="16341537" w:rsidR="00C6203E" w:rsidRPr="00070EA1" w:rsidRDefault="00C6203E" w:rsidP="00517E79">
      <w:pPr>
        <w:pStyle w:val="BodyText"/>
      </w:pPr>
      <w:r w:rsidRPr="00070EA1">
        <w:lastRenderedPageBreak/>
        <w:t>Here, we will analy</w:t>
      </w:r>
      <w:r w:rsidR="00FD044D" w:rsidRPr="00070EA1">
        <w:t>s</w:t>
      </w:r>
      <w:r w:rsidRPr="00070EA1">
        <w:t>e in-depth the models and the methodology and ideas behind the working of predictive frameworks. We can leverage our learnings from the above sections in how visual analytics is also being used to visuali</w:t>
      </w:r>
      <w:r w:rsidR="00FD044D" w:rsidRPr="00070EA1">
        <w:t>se</w:t>
      </w:r>
      <w:r w:rsidRPr="00070EA1">
        <w:t xml:space="preserve"> large sets of data. </w:t>
      </w:r>
      <w:r w:rsidR="00745102" w:rsidRPr="00070EA1">
        <w:t xml:space="preserve">Before we proceed to the related research publications, we will understand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future publications to leverage the latest in the field. In Section 2.7, we will discuss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e will summari</w:t>
      </w:r>
      <w:r w:rsidR="00FD044D" w:rsidRPr="00070EA1">
        <w:t>s</w:t>
      </w:r>
      <w:r w:rsidR="00253F80" w:rsidRPr="00070EA1">
        <w:t xml:space="preserve">e all of the analysis we have done to </w:t>
      </w:r>
      <w:r w:rsidR="00114A8A" w:rsidRPr="00070EA1">
        <w:t>understand how telecom operators can leverage data science and machine learning to predict the segment of customers</w:t>
      </w:r>
      <w:r w:rsidR="00253F80" w:rsidRPr="00070EA1">
        <w:t xml:space="preserve"> at a high risk of voluntary churn.</w:t>
      </w:r>
    </w:p>
    <w:p w14:paraId="2ED55861" w14:textId="388CD1BB" w:rsidR="00D562BF" w:rsidRPr="00070EA1" w:rsidRDefault="00F64DD0" w:rsidP="00517E79">
      <w:pPr>
        <w:pStyle w:val="BodyText"/>
      </w:pPr>
      <w:r w:rsidRPr="00070EA1">
        <w:t>Following our learning in the sections below, we shall analy</w:t>
      </w:r>
      <w:r w:rsidR="006B0380">
        <w:t>s</w:t>
      </w:r>
      <w:r w:rsidRPr="00070EA1">
        <w:t xml:space="preserve">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14DE662"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w:t>
      </w:r>
      <w:r w:rsidRPr="00070EA1">
        <w:lastRenderedPageBreak/>
        <w:t xml:space="preserve">to ensure a steady income. Since a Business to Consumer (B2C) model is high-risk and high-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e have learn</w:t>
      </w:r>
      <w:r w:rsidR="00B47559">
        <w:t>ed that 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exceedingly difficult to imagine a world in which we cannot directly just call, me</w:t>
      </w:r>
      <w:r w:rsidR="00FD044D" w:rsidRPr="00070EA1">
        <w:t>ssa</w:t>
      </w:r>
      <w:r w:rsidR="006D5310" w:rsidRPr="00070EA1">
        <w:t>ge or communicat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w:t>
      </w:r>
      <w:r w:rsidR="00640A7A" w:rsidRPr="00070EA1">
        <w:lastRenderedPageBreak/>
        <w:t xml:space="preserve">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67874815"/>
      <w:r w:rsidRPr="00070EA1">
        <w:t xml:space="preserve">2.3 </w:t>
      </w:r>
      <w:r w:rsidR="009A54FD" w:rsidRPr="00070EA1">
        <w:t>Customer Attrition in the Telecom Industry</w:t>
      </w:r>
      <w:bookmarkEnd w:id="33"/>
    </w:p>
    <w:p w14:paraId="61BAF80F" w14:textId="70690422"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lastRenderedPageBreak/>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7E170753"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67874816"/>
      <w:r w:rsidRPr="00070EA1">
        <w:lastRenderedPageBreak/>
        <w:t>2.4 Predictive Modelling in Customer Churn Analysis</w:t>
      </w:r>
      <w:bookmarkEnd w:id="34"/>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67874817"/>
      <w:r w:rsidRPr="00070EA1">
        <w:lastRenderedPageBreak/>
        <w:t>2.5 Visual Analytics in Telecom</w:t>
      </w:r>
      <w:bookmarkEnd w:id="35"/>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67874818"/>
      <w:r w:rsidRPr="00070EA1">
        <w:lastRenderedPageBreak/>
        <w:t>2.6 Related Research Publications</w:t>
      </w:r>
      <w:bookmarkEnd w:id="36"/>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67874819"/>
      <w:r w:rsidRPr="00070EA1">
        <w:t>2.6.1 Feature Engineering for Telecom Datasets</w:t>
      </w:r>
      <w:bookmarkEnd w:id="37"/>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8" w:name="_Toc67874820"/>
      <w:r w:rsidRPr="00070EA1">
        <w:t>2.6.2 Handling Class Imbalance in Machine Learning</w:t>
      </w:r>
      <w:bookmarkEnd w:id="38"/>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39" w:name="_Toc67874821"/>
      <w:r w:rsidRPr="00070EA1">
        <w:lastRenderedPageBreak/>
        <w:t>2.6.3 Implementation of a predictive framework</w:t>
      </w:r>
      <w:bookmarkEnd w:id="39"/>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0" w:name="_Toc67874822"/>
      <w:r w:rsidRPr="00070EA1">
        <w:t>2.6.4 Reviews of Evaluation Metrics for Classification</w:t>
      </w:r>
      <w:bookmarkEnd w:id="40"/>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1" w:name="_Toc67874823"/>
      <w:r w:rsidRPr="00070EA1">
        <w:t>2.6.5 Summary of Literature Review</w:t>
      </w:r>
      <w:bookmarkEnd w:id="41"/>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2" w:name="_Toc67874824"/>
      <w:r w:rsidRPr="00070EA1">
        <w:lastRenderedPageBreak/>
        <w:t>2.7 Discussion</w:t>
      </w:r>
      <w:bookmarkEnd w:id="42"/>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3" w:name="_Toc67874825"/>
      <w:r w:rsidRPr="00070EA1">
        <w:t>2.8 Summary</w:t>
      </w:r>
      <w:bookmarkEnd w:id="43"/>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4"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4"/>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5" w:name="_Toc67874827"/>
      <w:r w:rsidRPr="00070EA1">
        <w:t>3.1 Introduction</w:t>
      </w:r>
      <w:bookmarkEnd w:id="45"/>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6" w:name="_Toc67874828"/>
      <w:r w:rsidRPr="00070EA1">
        <w:t>3.1.1 Business Understanding</w:t>
      </w:r>
      <w:bookmarkEnd w:id="46"/>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7" w:name="_Toc67874829"/>
      <w:r w:rsidRPr="00070EA1">
        <w:lastRenderedPageBreak/>
        <w:t xml:space="preserve">3.1.2 Data </w:t>
      </w:r>
      <w:r w:rsidR="00C72804" w:rsidRPr="00070EA1">
        <w:t>Understanding</w:t>
      </w:r>
      <w:bookmarkEnd w:id="47"/>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8" w:name="_Toc67874830"/>
      <w:r w:rsidRPr="00070EA1">
        <w:lastRenderedPageBreak/>
        <w:t>3.2 Research Methodology</w:t>
      </w:r>
      <w:bookmarkEnd w:id="48"/>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49" w:name="_Toc67874831"/>
      <w:r w:rsidRPr="00070EA1">
        <w:t>3.2.1 Data Selection</w:t>
      </w:r>
      <w:bookmarkEnd w:id="49"/>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0" w:name="_Toc67874832"/>
      <w:r w:rsidRPr="00070EA1">
        <w:lastRenderedPageBreak/>
        <w:t>3.2.2 Data Pre</w:t>
      </w:r>
      <w:r w:rsidR="006B0380">
        <w:t>p</w:t>
      </w:r>
      <w:r w:rsidRPr="00070EA1">
        <w:t>rocessing</w:t>
      </w:r>
      <w:bookmarkEnd w:id="50"/>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1" w:name="_Toc67874833"/>
      <w:r w:rsidRPr="00070EA1">
        <w:t>3.2.3 Data Transformation</w:t>
      </w:r>
      <w:bookmarkEnd w:id="51"/>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2" w:name="_Toc67874834"/>
      <w:r w:rsidRPr="00070EA1">
        <w:t>3.2.4 Data Visualization</w:t>
      </w:r>
      <w:bookmarkEnd w:id="52"/>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3" w:name="_Toc67874835"/>
      <w:r w:rsidRPr="00070EA1">
        <w:lastRenderedPageBreak/>
        <w:t xml:space="preserve">3.2.5 </w:t>
      </w:r>
      <w:r w:rsidR="00D66650" w:rsidRPr="00070EA1">
        <w:t>Class Balancing</w:t>
      </w:r>
      <w:bookmarkEnd w:id="53"/>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4" w:name="_Toc67874836"/>
      <w:r w:rsidRPr="00070EA1">
        <w:t>3.2.</w:t>
      </w:r>
      <w:r w:rsidR="00042201" w:rsidRPr="00070EA1">
        <w:t>6</w:t>
      </w:r>
      <w:r w:rsidRPr="00070EA1">
        <w:t xml:space="preserve"> Model Building</w:t>
      </w:r>
      <w:bookmarkEnd w:id="54"/>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5" w:name="_Toc61885879"/>
      <w:r w:rsidRPr="00070EA1">
        <w:t>3.2.6.1</w:t>
      </w:r>
      <w:r w:rsidR="00126638" w:rsidRPr="00070EA1">
        <w:t xml:space="preserve"> Model Selection Techniques</w:t>
      </w:r>
      <w:bookmarkEnd w:id="55"/>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6" w:name="_Toc61885880"/>
      <w:r w:rsidRPr="00070EA1">
        <w:lastRenderedPageBreak/>
        <w:t>3.2.6.2</w:t>
      </w:r>
      <w:r w:rsidR="00126638" w:rsidRPr="00070EA1">
        <w:t xml:space="preserve"> Test Designing</w:t>
      </w:r>
      <w:bookmarkEnd w:id="56"/>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7"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7"/>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8" w:name="_7.4.4_Model_Assessment"/>
      <w:bookmarkStart w:id="59" w:name="_Toc61885882"/>
      <w:bookmarkEnd w:id="58"/>
      <w:r w:rsidRPr="00070EA1">
        <w:t>3.2.6.4</w:t>
      </w:r>
      <w:r w:rsidR="00126638" w:rsidRPr="00070EA1">
        <w:t xml:space="preserve"> Model Assessment</w:t>
      </w:r>
      <w:bookmarkEnd w:id="59"/>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0" w:name="_Toc67874837"/>
      <w:r w:rsidRPr="00070EA1">
        <w:t>3.2.7 Model Evaluation</w:t>
      </w:r>
      <w:bookmarkEnd w:id="60"/>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1" w:name="_Toc61885884"/>
      <w:r w:rsidRPr="00070EA1">
        <w:t>3.2.7.1</w:t>
      </w:r>
      <w:r w:rsidR="00BA64BA" w:rsidRPr="00070EA1">
        <w:t xml:space="preserve"> </w:t>
      </w:r>
      <w:bookmarkEnd w:id="61"/>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2" w:name="_7.5.2_Process_Review"/>
      <w:bookmarkStart w:id="63" w:name="_Toc61885885"/>
      <w:bookmarkEnd w:id="62"/>
      <w:r w:rsidRPr="00070EA1">
        <w:lastRenderedPageBreak/>
        <w:t>3.2.7</w:t>
      </w:r>
      <w:r w:rsidR="00BA64BA" w:rsidRPr="00070EA1">
        <w:t>.2 Process Review</w:t>
      </w:r>
      <w:bookmarkEnd w:id="63"/>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4" w:name="_Toc61885887"/>
      <w:bookmarkStart w:id="65" w:name="_Toc67874838"/>
      <w:r w:rsidRPr="00070EA1">
        <w:t>3.</w:t>
      </w:r>
      <w:r w:rsidR="0054317C" w:rsidRPr="00070EA1">
        <w:t>2.8</w:t>
      </w:r>
      <w:r w:rsidR="00BA64BA" w:rsidRPr="00070EA1">
        <w:t xml:space="preserve"> Model </w:t>
      </w:r>
      <w:bookmarkEnd w:id="64"/>
      <w:r w:rsidR="003741B3" w:rsidRPr="00070EA1">
        <w:t>Review</w:t>
      </w:r>
      <w:bookmarkEnd w:id="65"/>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6" w:name="_Toc67874839"/>
      <w:r w:rsidRPr="00070EA1">
        <w:t>3.3 Proposed Model</w:t>
      </w:r>
      <w:bookmarkEnd w:id="66"/>
    </w:p>
    <w:p w14:paraId="37318A60" w14:textId="77777777" w:rsidR="00220B96"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bookmarkStart w:id="67" w:name="_GoBack"/>
      <w:bookmarkEnd w:id="67"/>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E9F4E" w14:textId="77777777" w:rsidR="000E0811" w:rsidRDefault="000E0811" w:rsidP="00F74708">
      <w:r>
        <w:separator/>
      </w:r>
    </w:p>
  </w:endnote>
  <w:endnote w:type="continuationSeparator" w:id="0">
    <w:p w14:paraId="244D171A" w14:textId="77777777" w:rsidR="000E0811" w:rsidRDefault="000E081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220B96" w:rsidRDefault="00220B9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20B96" w:rsidRDefault="00220B9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E092D" w14:textId="77777777" w:rsidR="000E0811" w:rsidRDefault="000E0811" w:rsidP="00F74708">
      <w:r>
        <w:separator/>
      </w:r>
    </w:p>
  </w:footnote>
  <w:footnote w:type="continuationSeparator" w:id="0">
    <w:p w14:paraId="7D109276" w14:textId="77777777" w:rsidR="000E0811" w:rsidRDefault="000E081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0811"/>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A7E2F"/>
    <w:rsid w:val="001A7F7A"/>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79B"/>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4C1"/>
    <w:rsid w:val="00B35828"/>
    <w:rsid w:val="00B35D4C"/>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0CB"/>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47FF2"/>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6CAFE-03F0-4AE4-AFA5-403FBBF29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3</TotalTime>
  <Pages>87</Pages>
  <Words>47328</Words>
  <Characters>269774</Characters>
  <Application>Microsoft Office Word</Application>
  <DocSecurity>0</DocSecurity>
  <Lines>2248</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2</cp:revision>
  <cp:lastPrinted>2021-03-28T21:01:00Z</cp:lastPrinted>
  <dcterms:created xsi:type="dcterms:W3CDTF">2021-03-28T20:29:00Z</dcterms:created>
  <dcterms:modified xsi:type="dcterms:W3CDTF">2021-05-1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